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A01A8E" w14:textId="77777777" w:rsidR="000445CA" w:rsidRDefault="000445CA" w:rsidP="000445CA">
      <w:pPr>
        <w:pStyle w:val="H2"/>
        <w:jc w:val="center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2BA0B8B1" wp14:editId="4FDA1A51">
            <wp:extent cx="2917190" cy="509866"/>
            <wp:effectExtent l="0" t="0" r="0" b="5080"/>
            <wp:docPr id="1" name="Picture 1" descr="A picture containing text, sig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sign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7936" cy="569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C0CDB3" w14:textId="2B92E238" w:rsidR="000445CA" w:rsidRPr="000445CA" w:rsidRDefault="000445CA" w:rsidP="000445CA">
      <w:pPr>
        <w:pStyle w:val="H2"/>
        <w:rPr>
          <w:rFonts w:ascii="Times New Roman" w:hAnsi="Times New Roman" w:cs="Times New Roman"/>
          <w:i/>
          <w:color w:val="000000" w:themeColor="text1"/>
          <w:sz w:val="22"/>
          <w:szCs w:val="22"/>
        </w:rPr>
      </w:pP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If you intend to use this questionnaire for your project, please cite the publication</w:t>
      </w:r>
      <w:r w:rsidR="00E05BDD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</w:t>
      </w:r>
      <w:r w:rsidR="00E05BDD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begin"/>
      </w:r>
      <w:r w:rsidR="00E05BDD">
        <w:rPr>
          <w:rFonts w:ascii="Times New Roman" w:hAnsi="Times New Roman" w:cs="Times New Roman"/>
          <w:i/>
          <w:color w:val="000000" w:themeColor="text1"/>
          <w:sz w:val="22"/>
          <w:szCs w:val="22"/>
        </w:rPr>
        <w:instrText xml:space="preserve"> ADDIN EN.CITE &lt;EndNote&gt;&lt;Cite&gt;&lt;Author&gt;Savoia&lt;/Author&gt;&lt;Year&gt;2019&lt;/Year&gt;&lt;RecNum&gt;8&lt;/RecNum&gt;&lt;DisplayText&gt;[1]&lt;/DisplayText&gt;&lt;record&gt;&lt;rec-number&gt;8&lt;/rec-number&gt;&lt;foreign-keys&gt;&lt;key app="EN" db-id="pdf0a2wdcz99e7edstop2vz4s2sfzpp22zw5" timestamp="1643223312"&gt;8&lt;/key&gt;&lt;/foreign-keys&gt;&lt;ref-type name="Journal Article"&gt;17&lt;/ref-type&gt;&lt;contributors&gt;&lt;authors&gt;&lt;author&gt;Savoia, Elena&lt;/author&gt;&lt;author&gt;Su, Max&lt;/author&gt;&lt;author&gt;Harriman, Nigel&lt;/author&gt;&lt;author&gt;Testa, Marcia&lt;/author&gt;&lt;/authors&gt;&lt;/contributors&gt;&lt;titles&gt;&lt;title&gt;Evaluation of a School Campaign to Reduce Hatred&lt;/title&gt;&lt;secondary-title&gt;Journal for Deradicalization&lt;/secondary-title&gt;&lt;/titles&gt;&lt;periodical&gt;&lt;full-title&gt;Journal for Deradicalization&lt;/full-title&gt;&lt;/periodical&gt;&lt;volume&gt;Winter&lt;/volume&gt;&lt;number&gt;21&lt;/number&gt;&lt;dates&gt;&lt;year&gt;2019&lt;/year&gt;&lt;pub-dates&gt;&lt;date&gt;12/27&lt;/date&gt;&lt;/pub-dates&gt;&lt;/dates&gt;&lt;urls&gt;&lt;related-urls&gt;&lt;url&gt;https://journals.sfu.ca/jd/index.php/jd/article/view/277&lt;/url&gt;&lt;/related-urls&gt;&lt;/urls&gt;&lt;electronic-resource-num&gt;https://journals.sfu.ca/jd/index.php/jd/article/view/277&lt;/electronic-resource-num&gt;&lt;/record&gt;&lt;/Cite&gt;&lt;/EndNote&gt;</w:instrText>
      </w:r>
      <w:r w:rsidR="00E05BDD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separate"/>
      </w:r>
      <w:r w:rsidR="00E05BDD">
        <w:rPr>
          <w:rFonts w:ascii="Times New Roman" w:hAnsi="Times New Roman" w:cs="Times New Roman"/>
          <w:i/>
          <w:noProof/>
          <w:color w:val="000000" w:themeColor="text1"/>
          <w:sz w:val="22"/>
          <w:szCs w:val="22"/>
        </w:rPr>
        <w:t>[1]</w:t>
      </w:r>
      <w:r w:rsidR="00E05BDD">
        <w:rPr>
          <w:rFonts w:ascii="Times New Roman" w:hAnsi="Times New Roman" w:cs="Times New Roman"/>
          <w:i/>
          <w:color w:val="000000" w:themeColor="text1"/>
          <w:sz w:val="22"/>
          <w:szCs w:val="22"/>
        </w:rPr>
        <w:fldChar w:fldCharType="end"/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and inform the authors</w:t>
      </w:r>
      <w:r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by</w:t>
      </w:r>
      <w:r w:rsidRPr="004828E6">
        <w:rPr>
          <w:rFonts w:ascii="Times New Roman" w:hAnsi="Times New Roman" w:cs="Times New Roman"/>
          <w:i/>
          <w:color w:val="000000" w:themeColor="text1"/>
          <w:sz w:val="22"/>
          <w:szCs w:val="22"/>
        </w:rPr>
        <w:t xml:space="preserve"> sending an e-mail to </w:t>
      </w:r>
      <w:hyperlink r:id="rId6" w:history="1">
        <w:r w:rsidRPr="004828E6">
          <w:rPr>
            <w:rStyle w:val="Hyperlink"/>
            <w:rFonts w:ascii="Times New Roman" w:hAnsi="Times New Roman" w:cs="Times New Roman"/>
            <w:i/>
            <w:sz w:val="22"/>
            <w:szCs w:val="22"/>
          </w:rPr>
          <w:t>preparedness@hsph.harvard.edu</w:t>
        </w:r>
      </w:hyperlink>
    </w:p>
    <w:p w14:paraId="53027631" w14:textId="456EEDDC" w:rsidR="00921D92" w:rsidRPr="00FD79DA" w:rsidRDefault="00921D92" w:rsidP="00FD79DA">
      <w:pPr>
        <w:pStyle w:val="ListParagraph"/>
        <w:keepNext/>
        <w:numPr>
          <w:ilvl w:val="0"/>
          <w:numId w:val="5"/>
        </w:numPr>
        <w:spacing w:line="240" w:lineRule="auto"/>
        <w:ind w:left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D79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past </w:t>
      </w:r>
      <w:r w:rsidR="00F50481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F50481" w:rsidRPr="00F5048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highlight w:val="yellow"/>
        </w:rPr>
        <w:t>insert relevant time frame</w:t>
      </w:r>
      <w:r w:rsidR="00F50481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  <w:r w:rsidRPr="00FD79DA">
        <w:rPr>
          <w:rFonts w:ascii="Times New Roman" w:hAnsi="Times New Roman" w:cs="Times New Roman"/>
          <w:color w:val="000000" w:themeColor="text1"/>
          <w:sz w:val="24"/>
          <w:szCs w:val="24"/>
        </w:rPr>
        <w:t>, how frequently did you come across hate messages intended as verbal or written expressions against a specific group because of their race, religion, disability, sexual orientation, ethnicity, gender, or gender identity?</w:t>
      </w:r>
    </w:p>
    <w:p w14:paraId="207D217A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ry Frequently   </w:t>
      </w:r>
    </w:p>
    <w:p w14:paraId="7B79F978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requently   </w:t>
      </w:r>
    </w:p>
    <w:p w14:paraId="11645A9F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ccasionally   </w:t>
      </w:r>
    </w:p>
    <w:p w14:paraId="51F53A23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rely   </w:t>
      </w:r>
    </w:p>
    <w:p w14:paraId="47C42948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ry rarely   </w:t>
      </w:r>
    </w:p>
    <w:p w14:paraId="4B707D75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ver   </w:t>
      </w:r>
    </w:p>
    <w:p w14:paraId="3589C43A" w14:textId="77777777" w:rsidR="00921D92" w:rsidRPr="00CF6ECC" w:rsidRDefault="00921D92" w:rsidP="007A6D67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139ACEE" w14:textId="2276E333" w:rsidR="00921D92" w:rsidRPr="00FD79DA" w:rsidRDefault="00921D92" w:rsidP="00FD79DA">
      <w:pPr>
        <w:pStyle w:val="ListParagraph"/>
        <w:keepNext/>
        <w:numPr>
          <w:ilvl w:val="0"/>
          <w:numId w:val="5"/>
        </w:numPr>
        <w:spacing w:line="240" w:lineRule="auto"/>
        <w:ind w:left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D79DA">
        <w:rPr>
          <w:rFonts w:ascii="Times New Roman" w:hAnsi="Times New Roman" w:cs="Times New Roman"/>
          <w:color w:val="000000" w:themeColor="text1"/>
          <w:sz w:val="24"/>
          <w:szCs w:val="24"/>
        </w:rPr>
        <w:t>Where are you more likely to come across such hate messages?</w:t>
      </w:r>
    </w:p>
    <w:p w14:paraId="1CABE15B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 school   </w:t>
      </w:r>
    </w:p>
    <w:p w14:paraId="08F13110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 home   </w:t>
      </w:r>
    </w:p>
    <w:p w14:paraId="27F3D8FE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tside of school or home   </w:t>
      </w:r>
    </w:p>
    <w:p w14:paraId="50D83D82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 do not know   </w:t>
      </w:r>
    </w:p>
    <w:p w14:paraId="12BC9363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 did not come across hate messages   </w:t>
      </w:r>
    </w:p>
    <w:p w14:paraId="676EEF04" w14:textId="77777777" w:rsidR="00921D92" w:rsidRPr="00CF6ECC" w:rsidRDefault="00921D92" w:rsidP="007A6D67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5D4532F" w14:textId="4FD64164" w:rsidR="00921D92" w:rsidRPr="00FD79DA" w:rsidRDefault="00921D92" w:rsidP="00FD79DA">
      <w:pPr>
        <w:pStyle w:val="ListParagraph"/>
        <w:keepNext/>
        <w:numPr>
          <w:ilvl w:val="0"/>
          <w:numId w:val="5"/>
        </w:numPr>
        <w:spacing w:line="240" w:lineRule="auto"/>
        <w:ind w:left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D79DA">
        <w:rPr>
          <w:rFonts w:ascii="Times New Roman" w:hAnsi="Times New Roman" w:cs="Times New Roman"/>
          <w:color w:val="000000" w:themeColor="text1"/>
          <w:sz w:val="24"/>
          <w:szCs w:val="24"/>
        </w:rPr>
        <w:t>Please specify which characteristic(s) the hate messages were targeted against. Please select as many as you see fit.</w:t>
      </w:r>
    </w:p>
    <w:p w14:paraId="5D87E6AC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ce   </w:t>
      </w:r>
    </w:p>
    <w:p w14:paraId="41A941F4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ligion   </w:t>
      </w:r>
    </w:p>
    <w:p w14:paraId="155415F2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sability   </w:t>
      </w:r>
    </w:p>
    <w:p w14:paraId="55DA9265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xual orientation   </w:t>
      </w:r>
    </w:p>
    <w:p w14:paraId="3D2F1059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thnicity   </w:t>
      </w:r>
    </w:p>
    <w:p w14:paraId="5192F023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der   </w:t>
      </w:r>
    </w:p>
    <w:p w14:paraId="0D134556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der identity   </w:t>
      </w:r>
    </w:p>
    <w:p w14:paraId="3757A6D2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mmigrant Status   </w:t>
      </w:r>
    </w:p>
    <w:p w14:paraId="38A79111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ppearance   </w:t>
      </w:r>
    </w:p>
    <w:p w14:paraId="0F751DA8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 did not come across hate messages   </w:t>
      </w:r>
    </w:p>
    <w:p w14:paraId="1AFF7FC3" w14:textId="3B150B9F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ther (please </w:t>
      </w:r>
      <w:r w:rsidR="00665AE6"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pecify) </w:t>
      </w: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>________________________________________________</w:t>
      </w:r>
    </w:p>
    <w:p w14:paraId="56D52B7D" w14:textId="77777777" w:rsidR="00921D92" w:rsidRPr="00CF6ECC" w:rsidRDefault="00921D92" w:rsidP="007A6D67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AF23779" w14:textId="77777777" w:rsidR="00921D92" w:rsidRPr="00CF6ECC" w:rsidRDefault="00921D92" w:rsidP="007A6D67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946E75C" w14:textId="3F869F9B" w:rsidR="00921D92" w:rsidRPr="00FD79DA" w:rsidRDefault="00921D92" w:rsidP="00FD79DA">
      <w:pPr>
        <w:pStyle w:val="ListParagraph"/>
        <w:keepNext/>
        <w:numPr>
          <w:ilvl w:val="0"/>
          <w:numId w:val="5"/>
        </w:numPr>
        <w:spacing w:line="240" w:lineRule="auto"/>
        <w:ind w:left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D79DA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Where did you come across the hate message(s)? Please select as many as you see fit.</w:t>
      </w:r>
    </w:p>
    <w:p w14:paraId="40269C6C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rbal speech from a stranger   </w:t>
      </w:r>
    </w:p>
    <w:p w14:paraId="244BB992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rbal speech from a person I know   </w:t>
      </w:r>
    </w:p>
    <w:p w14:paraId="081AE3D2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oster or flyer on a wall   </w:t>
      </w:r>
    </w:p>
    <w:p w14:paraId="0AA2913C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Offensive) Graffiti   </w:t>
      </w:r>
    </w:p>
    <w:p w14:paraId="19AA6924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cial media   </w:t>
      </w:r>
    </w:p>
    <w:p w14:paraId="3990425A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V   </w:t>
      </w:r>
    </w:p>
    <w:p w14:paraId="6E4E39FA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dio   </w:t>
      </w:r>
    </w:p>
    <w:p w14:paraId="4A13305E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usic   </w:t>
      </w:r>
    </w:p>
    <w:p w14:paraId="5D336C6D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ook, newspaper, or magazine   </w:t>
      </w:r>
    </w:p>
    <w:p w14:paraId="18D3691E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 did not come across hate messages   </w:t>
      </w:r>
    </w:p>
    <w:p w14:paraId="01745D5F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>Other. Please specify:   ________________________________________________</w:t>
      </w:r>
    </w:p>
    <w:p w14:paraId="682EC533" w14:textId="77777777" w:rsidR="00921D92" w:rsidRPr="00CF6ECC" w:rsidRDefault="00921D92" w:rsidP="007A6D67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5501E80" w14:textId="77777777" w:rsidR="00921D92" w:rsidRPr="00CF6ECC" w:rsidRDefault="00921D92" w:rsidP="007A6D67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DAF0C29" w14:textId="6FFDD6EC" w:rsidR="00921D92" w:rsidRPr="00F52218" w:rsidRDefault="00921D92" w:rsidP="00F52218">
      <w:pPr>
        <w:pStyle w:val="ListParagraph"/>
        <w:keepNext/>
        <w:numPr>
          <w:ilvl w:val="0"/>
          <w:numId w:val="5"/>
        </w:numPr>
        <w:spacing w:line="240" w:lineRule="auto"/>
        <w:ind w:left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522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past </w:t>
      </w:r>
      <w:r w:rsidR="00F50481">
        <w:rPr>
          <w:rFonts w:ascii="Times New Roman" w:hAnsi="Times New Roman" w:cs="Times New Roman"/>
          <w:color w:val="000000" w:themeColor="text1"/>
          <w:sz w:val="24"/>
          <w:szCs w:val="24"/>
        </w:rPr>
        <w:t>[</w:t>
      </w:r>
      <w:r w:rsidR="00F50481" w:rsidRPr="00F50481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highlight w:val="yellow"/>
        </w:rPr>
        <w:t>insert relevant time frame</w:t>
      </w:r>
      <w:r w:rsidR="00F50481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  <w:r w:rsidRPr="00F52218">
        <w:rPr>
          <w:rFonts w:ascii="Times New Roman" w:hAnsi="Times New Roman" w:cs="Times New Roman"/>
          <w:color w:val="000000" w:themeColor="text1"/>
          <w:sz w:val="24"/>
          <w:szCs w:val="24"/>
        </w:rPr>
        <w:t>, how frequently did you come across messages (verbal or written expressions) promoting acceptance towards people of other race, religion, disability, sexual orientation, ethnicity, gender, or gender identity?</w:t>
      </w:r>
    </w:p>
    <w:p w14:paraId="4F725DCE" w14:textId="77777777" w:rsidR="00921D92" w:rsidRPr="00CF6ECC" w:rsidRDefault="00921D92" w:rsidP="007A6D67">
      <w:pPr>
        <w:keepNext/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1858AAA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ry Frequently   </w:t>
      </w:r>
    </w:p>
    <w:p w14:paraId="2B258C01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requently   </w:t>
      </w:r>
    </w:p>
    <w:p w14:paraId="5A78B9BC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ccasionally   </w:t>
      </w:r>
    </w:p>
    <w:p w14:paraId="647A440D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rely   </w:t>
      </w:r>
    </w:p>
    <w:p w14:paraId="41918FFF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ry rarely   </w:t>
      </w:r>
    </w:p>
    <w:p w14:paraId="084E0B59" w14:textId="77777777" w:rsidR="00921D92" w:rsidRPr="00CF6ECC" w:rsidRDefault="00921D92" w:rsidP="007A6D67">
      <w:pPr>
        <w:pStyle w:val="ListParagraph"/>
        <w:keepNext/>
        <w:numPr>
          <w:ilvl w:val="0"/>
          <w:numId w:val="3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ver   </w:t>
      </w:r>
    </w:p>
    <w:p w14:paraId="3516036A" w14:textId="77777777" w:rsidR="00921D92" w:rsidRPr="00CF6ECC" w:rsidRDefault="00921D92" w:rsidP="007A6D67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88DC82F" w14:textId="4EA5BB55" w:rsidR="00921D92" w:rsidRPr="00F52218" w:rsidRDefault="00921D92" w:rsidP="00F52218">
      <w:pPr>
        <w:pStyle w:val="ListParagraph"/>
        <w:keepNext/>
        <w:numPr>
          <w:ilvl w:val="0"/>
          <w:numId w:val="5"/>
        </w:numPr>
        <w:spacing w:line="240" w:lineRule="auto"/>
        <w:ind w:left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52218">
        <w:rPr>
          <w:rFonts w:ascii="Times New Roman" w:hAnsi="Times New Roman" w:cs="Times New Roman"/>
          <w:color w:val="000000" w:themeColor="text1"/>
          <w:sz w:val="24"/>
          <w:szCs w:val="24"/>
        </w:rPr>
        <w:t>Where are you more likely to come across such messages promoting acceptance?</w:t>
      </w:r>
    </w:p>
    <w:p w14:paraId="62458246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 school   </w:t>
      </w:r>
    </w:p>
    <w:p w14:paraId="1FA3910C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 home   </w:t>
      </w:r>
    </w:p>
    <w:p w14:paraId="61003620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tside of school or home   </w:t>
      </w:r>
    </w:p>
    <w:p w14:paraId="60294F60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 do not know   </w:t>
      </w:r>
    </w:p>
    <w:p w14:paraId="2BD70957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 did not come across messages of acceptance   </w:t>
      </w:r>
    </w:p>
    <w:p w14:paraId="738E24EC" w14:textId="77777777" w:rsidR="00921D92" w:rsidRPr="00CF6ECC" w:rsidRDefault="00921D92" w:rsidP="007A6D67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F2B552A" w14:textId="77777777" w:rsidR="00921D92" w:rsidRPr="00CF6ECC" w:rsidRDefault="00921D92" w:rsidP="007A6D67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C6F0799" w14:textId="08F7DB42" w:rsidR="00921D92" w:rsidRPr="00F52218" w:rsidRDefault="00921D92" w:rsidP="00F52218">
      <w:pPr>
        <w:pStyle w:val="ListParagraph"/>
        <w:keepNext/>
        <w:numPr>
          <w:ilvl w:val="0"/>
          <w:numId w:val="5"/>
        </w:numPr>
        <w:spacing w:line="240" w:lineRule="auto"/>
        <w:ind w:left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52218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Please specify which characteristic(s) the messages promoting acceptance were targeting. Please select as many as you see fit.</w:t>
      </w:r>
    </w:p>
    <w:p w14:paraId="3A833C2B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ce   </w:t>
      </w:r>
    </w:p>
    <w:p w14:paraId="57A81151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ligion   </w:t>
      </w:r>
    </w:p>
    <w:p w14:paraId="65AD2624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sability   </w:t>
      </w:r>
    </w:p>
    <w:p w14:paraId="3E9D2B7D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xual orientation   </w:t>
      </w:r>
    </w:p>
    <w:p w14:paraId="2E9A3048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thnicity   </w:t>
      </w:r>
    </w:p>
    <w:p w14:paraId="6C3AF3C6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der   </w:t>
      </w:r>
    </w:p>
    <w:p w14:paraId="2CA6E6EC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der identity   </w:t>
      </w:r>
    </w:p>
    <w:p w14:paraId="19F5A61B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mmigrant Status   </w:t>
      </w:r>
    </w:p>
    <w:p w14:paraId="7FF22063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ppearance   </w:t>
      </w:r>
    </w:p>
    <w:p w14:paraId="06D17A38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essages were not towards a specific group   </w:t>
      </w:r>
    </w:p>
    <w:p w14:paraId="2D4A5A63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 did not come across messages of acceptance   </w:t>
      </w:r>
    </w:p>
    <w:p w14:paraId="187A499B" w14:textId="77777777" w:rsidR="00921D92" w:rsidRPr="00CF6ECC" w:rsidRDefault="00921D92" w:rsidP="00665AE6">
      <w:pPr>
        <w:pStyle w:val="ListParagraph"/>
        <w:keepNext/>
        <w:numPr>
          <w:ilvl w:val="0"/>
          <w:numId w:val="4"/>
        </w:num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F6ECC">
        <w:rPr>
          <w:rFonts w:ascii="Times New Roman" w:hAnsi="Times New Roman" w:cs="Times New Roman"/>
          <w:color w:val="000000" w:themeColor="text1"/>
          <w:sz w:val="24"/>
          <w:szCs w:val="24"/>
        </w:rPr>
        <w:t>Other (please specify) ________________________________________________</w:t>
      </w:r>
    </w:p>
    <w:p w14:paraId="5D833C60" w14:textId="77777777" w:rsidR="00E05BDD" w:rsidRDefault="00E05BDD" w:rsidP="007A6D67">
      <w:pPr>
        <w:spacing w:line="240" w:lineRule="auto"/>
      </w:pPr>
    </w:p>
    <w:p w14:paraId="142B308F" w14:textId="77777777" w:rsidR="00E05BDD" w:rsidRDefault="00E05BDD" w:rsidP="007A6D67">
      <w:pPr>
        <w:spacing w:line="240" w:lineRule="auto"/>
      </w:pPr>
    </w:p>
    <w:p w14:paraId="104CBB39" w14:textId="77777777" w:rsidR="00E05BDD" w:rsidRPr="00E05BDD" w:rsidRDefault="00E05BDD" w:rsidP="00E05BDD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05BDD">
        <w:rPr>
          <w:noProof/>
        </w:rPr>
        <w:t>1.</w:t>
      </w:r>
      <w:r w:rsidRPr="00E05BDD">
        <w:rPr>
          <w:noProof/>
        </w:rPr>
        <w:tab/>
        <w:t xml:space="preserve">Savoia, E., et al., </w:t>
      </w:r>
      <w:r w:rsidRPr="00E05BDD">
        <w:rPr>
          <w:i/>
          <w:noProof/>
        </w:rPr>
        <w:t>Evaluation of a School Campaign to Reduce Hatred.</w:t>
      </w:r>
      <w:r w:rsidRPr="00E05BDD">
        <w:rPr>
          <w:noProof/>
        </w:rPr>
        <w:t xml:space="preserve"> Journal for Deradicalization, 2019. </w:t>
      </w:r>
      <w:r w:rsidRPr="00E05BDD">
        <w:rPr>
          <w:b/>
          <w:noProof/>
        </w:rPr>
        <w:t>Winter</w:t>
      </w:r>
      <w:r w:rsidRPr="00E05BDD">
        <w:rPr>
          <w:noProof/>
        </w:rPr>
        <w:t>(21).</w:t>
      </w:r>
    </w:p>
    <w:p w14:paraId="30997831" w14:textId="7F58E4C1" w:rsidR="0025755C" w:rsidRDefault="00E05BDD" w:rsidP="007A6D67">
      <w:pPr>
        <w:spacing w:line="240" w:lineRule="auto"/>
      </w:pPr>
      <w:r>
        <w:fldChar w:fldCharType="end"/>
      </w:r>
    </w:p>
    <w:sectPr w:rsidR="0025755C" w:rsidSect="00237E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722455"/>
    <w:multiLevelType w:val="hybridMultilevel"/>
    <w:tmpl w:val="E29E5A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E4535B"/>
    <w:multiLevelType w:val="singleLevel"/>
    <w:tmpl w:val="66FAE958"/>
    <w:lvl w:ilvl="0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  <w:color w:val="000000" w:themeColor="text1"/>
        <w:sz w:val="24"/>
        <w:szCs w:val="24"/>
      </w:rPr>
    </w:lvl>
  </w:abstractNum>
  <w:abstractNum w:abstractNumId="2" w15:restartNumberingAfterBreak="0">
    <w:nsid w:val="288E1CE2"/>
    <w:multiLevelType w:val="multilevel"/>
    <w:tmpl w:val="0409001D"/>
    <w:numStyleLink w:val="Multipunch"/>
  </w:abstractNum>
  <w:abstractNum w:abstractNumId="3" w15:restartNumberingAfterBreak="0">
    <w:nsid w:val="2A9C543C"/>
    <w:multiLevelType w:val="multilevel"/>
    <w:tmpl w:val="0409001D"/>
    <w:styleLink w:val="Multipunch"/>
    <w:lvl w:ilvl="0">
      <w:start w:val="1"/>
      <w:numFmt w:val="bullet"/>
      <w:lvlText w:val="▢"/>
      <w:lvlJc w:val="left"/>
      <w:pPr>
        <w:spacing w:before="120"/>
        <w:ind w:left="360"/>
      </w:pPr>
      <w:rPr>
        <w:rFonts w:ascii="Courier New" w:eastAsia="Courier New" w:hAnsi="Courier New" w:cs="Courier New"/>
        <w:color w:val="BFBFBF"/>
        <w:sz w:val="56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617E5C54"/>
    <w:multiLevelType w:val="hybridMultilevel"/>
    <w:tmpl w:val="87CACD3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  <w:lvlOverride w:ilvl="0">
      <w:lvl w:ilvl="0">
        <w:start w:val="1"/>
        <w:numFmt w:val="bullet"/>
        <w:lvlText w:val="▢"/>
        <w:lvlJc w:val="left"/>
        <w:pPr>
          <w:spacing w:before="120"/>
          <w:ind w:left="360"/>
        </w:pPr>
        <w:rPr>
          <w:rFonts w:ascii="Courier New" w:eastAsia="Courier New" w:hAnsi="Courier New" w:cs="Courier New"/>
          <w:color w:val="BFBFBF"/>
          <w:sz w:val="24"/>
          <w:szCs w:val="24"/>
        </w:rPr>
      </w:lvl>
    </w:lvlOverride>
  </w:num>
  <w:num w:numId="3">
    <w:abstractNumId w:val="1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f0a2wdcz99e7edstop2vz4s2sfzpp22zw5&quot;&gt;toolkit references&lt;record-ids&gt;&lt;item&gt;8&lt;/item&gt;&lt;/record-ids&gt;&lt;/item&gt;&lt;/Libraries&gt;"/>
  </w:docVars>
  <w:rsids>
    <w:rsidRoot w:val="00921D92"/>
    <w:rsid w:val="00031914"/>
    <w:rsid w:val="000445CA"/>
    <w:rsid w:val="00097982"/>
    <w:rsid w:val="000E6314"/>
    <w:rsid w:val="00100DB4"/>
    <w:rsid w:val="00120497"/>
    <w:rsid w:val="00153A28"/>
    <w:rsid w:val="00162B3E"/>
    <w:rsid w:val="0022233D"/>
    <w:rsid w:val="00237E1E"/>
    <w:rsid w:val="00237F96"/>
    <w:rsid w:val="003373AF"/>
    <w:rsid w:val="00356114"/>
    <w:rsid w:val="00386B4B"/>
    <w:rsid w:val="0039550E"/>
    <w:rsid w:val="004850B3"/>
    <w:rsid w:val="004F4308"/>
    <w:rsid w:val="00507135"/>
    <w:rsid w:val="00525340"/>
    <w:rsid w:val="00564F4C"/>
    <w:rsid w:val="00597B2E"/>
    <w:rsid w:val="005E278E"/>
    <w:rsid w:val="00626BDC"/>
    <w:rsid w:val="0064689F"/>
    <w:rsid w:val="00665AE6"/>
    <w:rsid w:val="006F1ECE"/>
    <w:rsid w:val="007A6D67"/>
    <w:rsid w:val="007D231A"/>
    <w:rsid w:val="008110C3"/>
    <w:rsid w:val="008E1303"/>
    <w:rsid w:val="00910DD0"/>
    <w:rsid w:val="00921D92"/>
    <w:rsid w:val="00931AF0"/>
    <w:rsid w:val="009522D4"/>
    <w:rsid w:val="00994AE9"/>
    <w:rsid w:val="00A33733"/>
    <w:rsid w:val="00A728F5"/>
    <w:rsid w:val="00AA2C94"/>
    <w:rsid w:val="00AD5B28"/>
    <w:rsid w:val="00B25F4C"/>
    <w:rsid w:val="00B50C69"/>
    <w:rsid w:val="00B90930"/>
    <w:rsid w:val="00BA2668"/>
    <w:rsid w:val="00C65F3B"/>
    <w:rsid w:val="00CE6888"/>
    <w:rsid w:val="00CE7EE0"/>
    <w:rsid w:val="00DB5535"/>
    <w:rsid w:val="00DE06A8"/>
    <w:rsid w:val="00E05BDD"/>
    <w:rsid w:val="00E07A1A"/>
    <w:rsid w:val="00E10773"/>
    <w:rsid w:val="00E41E00"/>
    <w:rsid w:val="00E62AFE"/>
    <w:rsid w:val="00E83F5D"/>
    <w:rsid w:val="00EE4C50"/>
    <w:rsid w:val="00F24941"/>
    <w:rsid w:val="00F50481"/>
    <w:rsid w:val="00F52218"/>
    <w:rsid w:val="00F60D6A"/>
    <w:rsid w:val="00FD7572"/>
    <w:rsid w:val="00FD79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353FA9"/>
  <w15:chartTrackingRefBased/>
  <w15:docId w15:val="{2C90B9AB-E149-024D-A353-CDBC7FCA0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1D92"/>
    <w:pPr>
      <w:spacing w:line="276" w:lineRule="auto"/>
    </w:pPr>
    <w:rPr>
      <w:rFonts w:eastAsiaTheme="minorEastAsia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Multipunch">
    <w:name w:val="Multi punch"/>
    <w:rsid w:val="00921D92"/>
    <w:pPr>
      <w:numPr>
        <w:numId w:val="1"/>
      </w:numPr>
    </w:pPr>
  </w:style>
  <w:style w:type="paragraph" w:styleId="ListParagraph">
    <w:name w:val="List Paragraph"/>
    <w:basedOn w:val="Normal"/>
    <w:uiPriority w:val="34"/>
    <w:qFormat/>
    <w:rsid w:val="00921D92"/>
    <w:pPr>
      <w:ind w:left="720"/>
    </w:pPr>
  </w:style>
  <w:style w:type="paragraph" w:customStyle="1" w:styleId="H2">
    <w:name w:val="H2"/>
    <w:next w:val="Normal"/>
    <w:link w:val="H2Char"/>
    <w:rsid w:val="000445CA"/>
    <w:pPr>
      <w:spacing w:after="240"/>
    </w:pPr>
    <w:rPr>
      <w:rFonts w:eastAsiaTheme="minorEastAsia"/>
      <w:b/>
      <w:color w:val="000000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0445CA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05BDD"/>
    <w:pPr>
      <w:jc w:val="center"/>
    </w:pPr>
    <w:rPr>
      <w:rFonts w:ascii="Calibri" w:hAnsi="Calibri" w:cs="Calibri"/>
    </w:rPr>
  </w:style>
  <w:style w:type="character" w:customStyle="1" w:styleId="H2Char">
    <w:name w:val="H2 Char"/>
    <w:basedOn w:val="DefaultParagraphFont"/>
    <w:link w:val="H2"/>
    <w:rsid w:val="00E05BDD"/>
    <w:rPr>
      <w:rFonts w:eastAsiaTheme="minorEastAsia"/>
      <w:b/>
      <w:color w:val="000000"/>
      <w:sz w:val="48"/>
      <w:szCs w:val="48"/>
    </w:rPr>
  </w:style>
  <w:style w:type="character" w:customStyle="1" w:styleId="EndNoteBibliographyTitleChar">
    <w:name w:val="EndNote Bibliography Title Char"/>
    <w:basedOn w:val="H2Char"/>
    <w:link w:val="EndNoteBibliographyTitle"/>
    <w:rsid w:val="00E05BDD"/>
    <w:rPr>
      <w:rFonts w:ascii="Calibri" w:eastAsiaTheme="minorEastAsia" w:hAnsi="Calibri" w:cs="Calibri"/>
      <w:b w:val="0"/>
      <w:color w:val="000000"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E05BDD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H2Char"/>
    <w:link w:val="EndNoteBibliography"/>
    <w:rsid w:val="00E05BDD"/>
    <w:rPr>
      <w:rFonts w:ascii="Calibri" w:eastAsiaTheme="minorEastAsia" w:hAnsi="Calibri" w:cs="Calibri"/>
      <w:b w:val="0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preparedness@hsph.harvard.edu" TargetMode="Externa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547</Words>
  <Characters>3119</Characters>
  <Application>Microsoft Office Word</Application>
  <DocSecurity>0</DocSecurity>
  <Lines>25</Lines>
  <Paragraphs>7</Paragraphs>
  <ScaleCrop>false</ScaleCrop>
  <Company/>
  <LinksUpToDate>false</LinksUpToDate>
  <CharactersWithSpaces>36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riman, Nigel Walsh</dc:creator>
  <cp:keywords/>
  <dc:description/>
  <cp:lastModifiedBy>Harriman, Nigel Walsh</cp:lastModifiedBy>
  <cp:revision>8</cp:revision>
  <dcterms:created xsi:type="dcterms:W3CDTF">2022-01-25T16:48:00Z</dcterms:created>
  <dcterms:modified xsi:type="dcterms:W3CDTF">2022-01-26T19:05:00Z</dcterms:modified>
</cp:coreProperties>
</file>